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0B05F436"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Pre-p</w:t>
      </w:r>
      <w:r w:rsidR="006D0604" w:rsidRPr="008814E3">
        <w:rPr>
          <w:rFonts w:ascii="Times New Roman" w:hAnsi="Times New Roman"/>
          <w:b/>
          <w:color w:val="auto"/>
          <w:sz w:val="24"/>
        </w:rPr>
        <w:t>rocessing</w:t>
      </w:r>
    </w:p>
    <w:p w14:paraId="65664A80" w14:textId="77777777" w:rsidR="00D44670" w:rsidRPr="008814E3" w:rsidRDefault="00D44670" w:rsidP="008814E3">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dcDNA sequencing</w:t>
      </w:r>
    </w:p>
    <w:p w14:paraId="543AC81C" w14:textId="3C7916FD" w:rsidR="006D0604" w:rsidRPr="00E2424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 xml:space="preserve">The raw current signals obtained from </w:t>
      </w:r>
      <w:r w:rsidR="00E001DD">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sidR="00AA4D79">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ive_score 16</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check_in_soft 15</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3 AAAAAAAAAAAAAAA</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three_score 16 </w:t>
      </w:r>
      <w:r w:rsidR="00D82E4F" w:rsidRPr="008814E3">
        <w:rPr>
          <w:rFonts w:ascii="Times New Roman" w:hAnsi="Times New Roman" w:cs="Times New Roman"/>
          <w:color w:val="000000" w:themeColor="text1"/>
          <w:sz w:val="24"/>
          <w:lang w:val="en-US"/>
        </w:rPr>
        <w:t>–</w:t>
      </w:r>
      <w:r w:rsidRPr="008814E3">
        <w:rPr>
          <w:rFonts w:ascii="Times New Roman" w:hAnsi="Times New Roman" w:cs="Times New Roman"/>
          <w:color w:val="000000" w:themeColor="text1"/>
          <w:sz w:val="24"/>
          <w:lang w:val="en-US"/>
        </w:rPr>
        <w:t>s Poisson</w:t>
      </w:r>
      <w:r w:rsidR="00D82E4F"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f true. A transcript was accepted when its 5'</w:t>
      </w:r>
      <w:r w:rsidR="00010030">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sidR="00010030">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ends, false priming and template switching during intron identification were excluded. For introns, we accepted those annotated in dRNA sequencing for direct cDNA samples. 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 A database was then built from it, containing the count of unique mapping positions and the information from the bam-files regarding LoRTIA’s adapter searching using data.table</w:t>
      </w:r>
      <w:r w:rsidR="00CF7861"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package </w:t>
      </w:r>
      <w:r w:rsidRPr="008814E3">
        <w:rPr>
          <w:rFonts w:ascii="Times New Roman" w:hAnsi="Times New Roman" w:cs="Times New Roman"/>
          <w:color w:val="000000" w:themeColor="text1"/>
          <w:sz w:val="24"/>
          <w:lang w:val="en-US"/>
        </w:rPr>
        <w:fldChar w:fldCharType="begin"/>
      </w:r>
      <w:r w:rsidR="006F598A"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006F598A"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This was then used to count the </w:t>
      </w:r>
      <w:r w:rsidRPr="00E24243">
        <w:rPr>
          <w:rFonts w:ascii="Times New Roman" w:hAnsi="Times New Roman" w:cs="Times New Roman"/>
          <w:sz w:val="24"/>
          <w:lang w:val="en-US"/>
        </w:rPr>
        <w:t xml:space="preserve">3'- and 5'-ends per nucleotide and the coverages. </w:t>
      </w:r>
    </w:p>
    <w:p w14:paraId="2685D4F4" w14:textId="52DF7CB7" w:rsidR="006D0604" w:rsidRPr="00E24243" w:rsidRDefault="00DE4AF8"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ata a</w:t>
      </w:r>
      <w:r w:rsidR="006D0604" w:rsidRPr="00E24243">
        <w:rPr>
          <w:rFonts w:ascii="Times New Roman" w:hAnsi="Times New Roman" w:cs="Times New Roman"/>
          <w:b/>
          <w:sz w:val="24"/>
          <w:lang w:val="en-US"/>
        </w:rPr>
        <w:t>nalysis</w:t>
      </w:r>
    </w:p>
    <w:p w14:paraId="344434C9" w14:textId="71CF1232" w:rsidR="00640E3D" w:rsidRPr="00E24243" w:rsidRDefault="00DE4AF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CAGE-Seq a</w:t>
      </w:r>
      <w:r w:rsidR="0064432F" w:rsidRPr="00E24243">
        <w:rPr>
          <w:rFonts w:ascii="Times New Roman" w:hAnsi="Times New Roman" w:cs="Times New Roman"/>
          <w:i/>
          <w:sz w:val="24"/>
          <w:lang w:val="en-US"/>
        </w:rPr>
        <w:t>nalysis</w:t>
      </w:r>
    </w:p>
    <w:p w14:paraId="5215D686" w14:textId="6BEC38A7" w:rsidR="001648CF" w:rsidRPr="00E24243" w:rsidRDefault="00640E3D"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w:t>
      </w:r>
      <w:r w:rsidR="00F15E9C" w:rsidRPr="00E24243">
        <w:rPr>
          <w:rFonts w:ascii="Times New Roman" w:hAnsi="Times New Roman" w:cs="Times New Roman"/>
          <w:sz w:val="24"/>
          <w:lang w:val="en-US"/>
        </w:rPr>
        <w:t>d to BigWig format to detect 5′-</w:t>
      </w:r>
      <w:r w:rsidRPr="00E24243">
        <w:rPr>
          <w:rFonts w:ascii="Times New Roman" w:hAnsi="Times New Roman" w:cs="Times New Roman"/>
          <w:sz w:val="24"/>
          <w:lang w:val="en-US"/>
        </w:rPr>
        <w:t xml:space="preserve">end coverage. The 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The TSS clusters within a 10 nucleotides window were termed identical. Clusters with a “minimum pooled value” (--pooledcutoff=1) of 1 and below were excluded from the further analysis.</w:t>
      </w:r>
      <w:r w:rsidR="0064432F" w:rsidRPr="00E24243">
        <w:rPr>
          <w:rFonts w:ascii="Times New Roman" w:hAnsi="Times New Roman" w:cs="Times New Roman"/>
          <w:sz w:val="24"/>
          <w:szCs w:val="24"/>
          <w:lang w:val="en-US" w:eastAsia="zh-CN"/>
        </w:rPr>
        <w:t xml:space="preserve"> </w:t>
      </w:r>
      <w:r w:rsidR="001648CF" w:rsidRPr="00E24243">
        <w:rPr>
          <w:rFonts w:ascii="Times New Roman" w:hAnsi="Times New Roman" w:cs="Times New Roman"/>
          <w:sz w:val="24"/>
          <w:szCs w:val="24"/>
          <w:lang w:val="en-US" w:eastAsia="zh-CN"/>
        </w:rPr>
        <w:t>We assigned confidence levels to TSS clusters derived from the CAGEFighteR output by empirically combining support thresholds with quartile-based score bins. Clusters with support ≤ 2 and scores in the bottom quartile (Q1) were classified as low confidence</w:t>
      </w:r>
      <w:r w:rsidR="00D53C1B" w:rsidRPr="00E24243">
        <w:rPr>
          <w:rFonts w:ascii="Times New Roman" w:hAnsi="Times New Roman" w:cs="Times New Roman"/>
          <w:sz w:val="24"/>
          <w:szCs w:val="24"/>
          <w:lang w:val="en-US" w:eastAsia="zh-CN"/>
        </w:rPr>
        <w:t xml:space="preserve"> (labelled with an asterisk [*])</w:t>
      </w:r>
      <w:r w:rsidR="001648CF" w:rsidRPr="00E24243">
        <w:rPr>
          <w:rFonts w:ascii="Times New Roman" w:hAnsi="Times New Roman" w:cs="Times New Roman"/>
          <w:sz w:val="24"/>
          <w:szCs w:val="24"/>
          <w:lang w:val="en-US" w:eastAsia="zh-CN"/>
        </w:rPr>
        <w:t>, while those with support of 3–5 and scores in Q2 or Q3 were assigned moderate confidence</w:t>
      </w:r>
      <w:r w:rsidR="00D53C1B" w:rsidRPr="00E24243">
        <w:rPr>
          <w:rFonts w:ascii="Times New Roman" w:hAnsi="Times New Roman" w:cs="Times New Roman"/>
          <w:sz w:val="24"/>
          <w:szCs w:val="24"/>
          <w:lang w:val="en-US" w:eastAsia="zh-CN"/>
        </w:rPr>
        <w:t xml:space="preserve"> (labelled with two asterisks [**])</w:t>
      </w:r>
      <w:r w:rsidR="001648CF" w:rsidRPr="00E24243">
        <w:rPr>
          <w:rFonts w:ascii="Times New Roman" w:hAnsi="Times New Roman" w:cs="Times New Roman"/>
          <w:sz w:val="24"/>
          <w:szCs w:val="24"/>
          <w:lang w:val="en-US" w:eastAsia="zh-CN"/>
        </w:rPr>
        <w:t>. Clusters with support exceeding 5 or scores in the top quartile (Q4) were categorized as high confidence</w:t>
      </w:r>
      <w:r w:rsidR="00D53C1B" w:rsidRPr="00E24243">
        <w:rPr>
          <w:rFonts w:ascii="Times New Roman" w:hAnsi="Times New Roman" w:cs="Times New Roman"/>
          <w:sz w:val="24"/>
          <w:szCs w:val="24"/>
          <w:lang w:val="en-US" w:eastAsia="zh-CN"/>
        </w:rPr>
        <w:t xml:space="preserve"> (labelled with three asterisks [***])</w:t>
      </w:r>
      <w:r w:rsidR="001648CF" w:rsidRPr="00E24243">
        <w:rPr>
          <w:rFonts w:ascii="Times New Roman" w:hAnsi="Times New Roman" w:cs="Times New Roman"/>
          <w:sz w:val="24"/>
          <w:szCs w:val="24"/>
          <w:lang w:val="en-US" w:eastAsia="zh-CN"/>
        </w:rPr>
        <w:t>. Clusters meeting only one of the high-confidence criteria were also classified as moderate confidence. This classification is heuristic rather than a formal statistical test, relying on observed distribution patterns to label clusters as low, moderate, or high confidence.</w:t>
      </w:r>
    </w:p>
    <w:p w14:paraId="01256B82" w14:textId="47DBA39D"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lastRenderedPageBreak/>
        <w:t xml:space="preserve">Reference </w:t>
      </w:r>
      <w:r w:rsidR="00DE4AF8" w:rsidRPr="00E24243">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DE4AF8" w:rsidRPr="00E24243">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276A2209" w:rsidR="006D0604"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GFF-compare </w:t>
      </w:r>
      <w:r w:rsidR="007F2A95" w:rsidRPr="00E24243">
        <w:rPr>
          <w:rFonts w:ascii="Times New Roman" w:hAnsi="Times New Roman" w:cs="Times New Roman"/>
          <w:sz w:val="24"/>
          <w:lang w:val="en-US"/>
        </w:rPr>
        <w:t xml:space="preserve">tool </w:t>
      </w:r>
      <w:r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6</w:t>
      </w:r>
      <w:r w:rsidR="006F598A" w:rsidRPr="00E24243">
        <w:rPr>
          <w:rFonts w:ascii="Times New Roman" w:hAnsi="Times New Roman" w:cs="Times New Roman"/>
          <w:sz w:val="24"/>
          <w:lang w:val="en-US"/>
        </w:rPr>
        <w:t>]</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count the reference transcripts</w:t>
      </w:r>
      <w:r w:rsidR="007F2A95" w:rsidRPr="00E24243">
        <w:rPr>
          <w:rFonts w:ascii="Times New Roman" w:hAnsi="Times New Roman" w:cs="Times New Roman"/>
          <w:sz w:val="24"/>
          <w:lang w:val="en-US"/>
        </w:rPr>
        <w:t xml:space="preserve"> (from [28])</w:t>
      </w:r>
      <w:r w:rsidRPr="00E24243">
        <w:rPr>
          <w:rFonts w:ascii="Times New Roman" w:hAnsi="Times New Roman" w:cs="Times New Roman"/>
          <w:sz w:val="24"/>
          <w:lang w:val="en-US"/>
        </w:rPr>
        <w:t xml:space="preserve"> in the samples. </w:t>
      </w:r>
      <w:r w:rsidR="007F4599" w:rsidRPr="00E24243">
        <w:rPr>
          <w:rFonts w:ascii="Times New Roman" w:hAnsi="Times New Roman" w:cs="Times New Roman"/>
          <w:sz w:val="24"/>
          <w:lang w:val="en-US"/>
        </w:rPr>
        <w:t>However,</w:t>
      </w:r>
      <w:r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reference transcript separately. T</w:t>
      </w:r>
      <w:r w:rsidR="00F33468" w:rsidRPr="00E24243">
        <w:rPr>
          <w:rFonts w:ascii="Times New Roman" w:hAnsi="Times New Roman" w:cs="Times New Roman"/>
          <w:sz w:val="24"/>
          <w:lang w:val="en-US"/>
        </w:rPr>
        <w:t>he results were merged, and the best hit for each query alignment was selected based on the smallest distance between transcript ends.</w:t>
      </w:r>
      <w:r w:rsidRPr="00E24243">
        <w:rPr>
          <w:rFonts w:ascii="Times New Roman" w:hAnsi="Times New Roman" w:cs="Times New Roman"/>
          <w:sz w:val="24"/>
          <w:lang w:val="en-US"/>
        </w:rPr>
        <w:t xml:space="preserve"> For counting reference isoforms, only the hits with “equal to reference” </w:t>
      </w:r>
      <w:r w:rsidR="00CA6FF1"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Pr="002E4D90">
        <w:rPr>
          <w:rFonts w:ascii="Times New Roman" w:hAnsi="Times New Roman" w:cs="Times New Roman"/>
          <w:color w:val="0070C0"/>
          <w:sz w:val="24"/>
          <w:lang w:val="en-US"/>
        </w:rPr>
        <w:t xml:space="preserve">s </w:t>
      </w:r>
      <w:r w:rsidRPr="00E24243">
        <w:rPr>
          <w:rFonts w:ascii="Times New Roman" w:hAnsi="Times New Roman" w:cs="Times New Roman"/>
          <w:sz w:val="24"/>
          <w:lang w:val="en-US"/>
        </w:rPr>
        <w:t xml:space="preserve">for both ends. </w:t>
      </w:r>
      <w:r w:rsidR="00CA6FF1" w:rsidRPr="00E24243">
        <w:rPr>
          <w:rFonts w:ascii="Times New Roman" w:hAnsi="Times New Roman" w:cs="Times New Roman"/>
          <w:sz w:val="24"/>
          <w:lang w:val="en-US"/>
        </w:rPr>
        <w:t xml:space="preserve">The </w:t>
      </w:r>
      <w:r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export and import .gff3 files. </w:t>
      </w:r>
    </w:p>
    <w:p w14:paraId="6F0DF83F" w14:textId="77777777" w:rsidR="00CB4920" w:rsidRPr="00E24243" w:rsidRDefault="00CB4920" w:rsidP="008814E3">
      <w:pPr>
        <w:spacing w:after="120" w:line="240" w:lineRule="auto"/>
        <w:jc w:val="both"/>
        <w:rPr>
          <w:rFonts w:ascii="Times New Roman" w:hAnsi="Times New Roman" w:cs="Times New Roman"/>
          <w:i/>
          <w:sz w:val="24"/>
          <w:szCs w:val="24"/>
          <w:lang w:val="en-US" w:eastAsia="zh-CN"/>
        </w:rPr>
      </w:pPr>
      <w:r w:rsidRPr="00E24243">
        <w:rPr>
          <w:rFonts w:ascii="Times New Roman" w:hAnsi="Times New Roman" w:cs="Times New Roman"/>
          <w:i/>
          <w:sz w:val="24"/>
          <w:szCs w:val="24"/>
          <w:lang w:val="en-US" w:eastAsia="zh-CN"/>
        </w:rPr>
        <w:t>TSS validation</w:t>
      </w:r>
    </w:p>
    <w:p w14:paraId="69A38500" w14:textId="0F1587F4" w:rsidR="00DE4AF8" w:rsidRPr="00E24243" w:rsidRDefault="00DE4AF8"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The clusters were merged with the dcDNA</w:t>
      </w:r>
      <w:r w:rsidR="0090004A" w:rsidRPr="00E24243">
        <w:rPr>
          <w:rFonts w:ascii="Times New Roman" w:hAnsi="Times New Roman" w:cs="Times New Roman"/>
          <w:sz w:val="24"/>
          <w:szCs w:val="24"/>
          <w:lang w:val="en-US" w:eastAsia="zh-CN"/>
        </w:rPr>
        <w:t>-Seq</w:t>
      </w:r>
      <w:r w:rsidRPr="00E24243">
        <w:rPr>
          <w:rFonts w:ascii="Times New Roman" w:hAnsi="Times New Roman" w:cs="Times New Roman"/>
          <w:sz w:val="24"/>
          <w:szCs w:val="24"/>
          <w:lang w:val="en-US" w:eastAsia="zh-CN"/>
        </w:rPr>
        <w:t xml:space="preserve"> dataset, which contains transcript identiti</w:t>
      </w:r>
      <w:r w:rsidR="00F15E9C" w:rsidRPr="00E24243">
        <w:rPr>
          <w:rFonts w:ascii="Times New Roman" w:hAnsi="Times New Roman" w:cs="Times New Roman"/>
          <w:sz w:val="24"/>
          <w:szCs w:val="24"/>
          <w:lang w:val="en-US" w:eastAsia="zh-CN"/>
        </w:rPr>
        <w:t>es based on the alignment of 5′-</w:t>
      </w:r>
      <w:r w:rsidRPr="00E24243">
        <w:rPr>
          <w:rFonts w:ascii="Times New Roman" w:hAnsi="Times New Roman" w:cs="Times New Roman"/>
          <w:sz w:val="24"/>
          <w:szCs w:val="24"/>
          <w:lang w:val="en-US" w:eastAsia="zh-CN"/>
        </w:rPr>
        <w:t>ends. TSS clusters were then refined using dcDNA</w:t>
      </w:r>
      <w:r w:rsidR="0090004A" w:rsidRPr="00E24243">
        <w:rPr>
          <w:rFonts w:ascii="Times New Roman" w:hAnsi="Times New Roman" w:cs="Times New Roman"/>
          <w:sz w:val="24"/>
          <w:szCs w:val="24"/>
          <w:lang w:val="en-US" w:eastAsia="zh-CN"/>
        </w:rPr>
        <w:t>-Seq</w:t>
      </w:r>
      <w:r w:rsidR="00F15E9C" w:rsidRPr="00E24243">
        <w:rPr>
          <w:rFonts w:ascii="Times New Roman" w:hAnsi="Times New Roman" w:cs="Times New Roman"/>
          <w:sz w:val="24"/>
          <w:szCs w:val="24"/>
          <w:lang w:val="en-US" w:eastAsia="zh-CN"/>
        </w:rPr>
        <w:t xml:space="preserve"> read counts (with correct 5′-</w:t>
      </w:r>
      <w:r w:rsidRPr="00E24243">
        <w:rPr>
          <w:rFonts w:ascii="Times New Roman" w:hAnsi="Times New Roman" w:cs="Times New Roman"/>
          <w:sz w:val="24"/>
          <w:szCs w:val="24"/>
          <w:lang w:val="en-US" w:eastAsia="zh-CN"/>
        </w:rPr>
        <w:t xml:space="preserve">ends), as some clusters spanned up to 15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A custom peak-analysis method was applied to each TSS cluster. Briefly, the algorithm used per-position read counts (summed dcDNA</w:t>
      </w:r>
      <w:r w:rsidR="003E7249" w:rsidRPr="00E24243">
        <w:rPr>
          <w:rFonts w:ascii="Times New Roman" w:hAnsi="Times New Roman" w:cs="Times New Roman"/>
          <w:sz w:val="24"/>
          <w:szCs w:val="24"/>
          <w:lang w:val="en-US" w:eastAsia="zh-CN"/>
        </w:rPr>
        <w:t>-Seq</w:t>
      </w:r>
      <w:r w:rsidR="00F15E9C" w:rsidRPr="00E24243">
        <w:rPr>
          <w:rFonts w:ascii="Times New Roman" w:hAnsi="Times New Roman" w:cs="Times New Roman"/>
          <w:sz w:val="24"/>
          <w:szCs w:val="24"/>
          <w:lang w:val="en-US" w:eastAsia="zh-CN"/>
        </w:rPr>
        <w:t xml:space="preserve"> 5′-</w:t>
      </w:r>
      <w:r w:rsidRPr="00E24243">
        <w:rPr>
          <w:rFonts w:ascii="Times New Roman" w:hAnsi="Times New Roman" w:cs="Times New Roman"/>
          <w:sz w:val="24"/>
          <w:szCs w:val="24"/>
          <w:lang w:val="en-US" w:eastAsia="zh-CN"/>
        </w:rPr>
        <w:t>ends) as weights and grouped nearby positions into clusters if (i) their genomic distance was at most 5 bp and (ii) the cluster had not already reached its maximum size of 25 positions. Positions with zero coverage were excluded. This process ensured that local “hotspots” of TSS usage were segregated into compact clusters for downstream analyses.</w:t>
      </w:r>
    </w:p>
    <w:p w14:paraId="24B3D906" w14:textId="56C59CF2" w:rsidR="006D0604" w:rsidRPr="00E24243" w:rsidRDefault="00DE4AF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Transcript a</w:t>
      </w:r>
      <w:r w:rsidR="001C3F36" w:rsidRPr="00E24243">
        <w:rPr>
          <w:rFonts w:ascii="Times New Roman" w:hAnsi="Times New Roman" w:cs="Times New Roman"/>
          <w:i/>
          <w:sz w:val="24"/>
          <w:lang w:val="en-US"/>
        </w:rPr>
        <w:t xml:space="preserve">ssembly </w:t>
      </w:r>
      <w:r w:rsidRPr="00E24243">
        <w:rPr>
          <w:rFonts w:ascii="Times New Roman" w:hAnsi="Times New Roman" w:cs="Times New Roman"/>
          <w:i/>
          <w:sz w:val="24"/>
          <w:lang w:val="en-US"/>
        </w:rPr>
        <w:t>and v</w:t>
      </w:r>
      <w:r w:rsidR="00CA6FF1" w:rsidRPr="00E24243">
        <w:rPr>
          <w:rFonts w:ascii="Times New Roman" w:hAnsi="Times New Roman" w:cs="Times New Roman"/>
          <w:i/>
          <w:sz w:val="24"/>
          <w:lang w:val="en-US"/>
        </w:rPr>
        <w:t>alidation</w:t>
      </w:r>
    </w:p>
    <w:p w14:paraId="2357B954" w14:textId="05115C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ranscripts were reconstructed by pairing validated TSS peaks with corresponding TESs using stringent criteria: (i) transcripts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w:t>
      </w:r>
      <w:r w:rsidRPr="00E24243">
        <w:rPr>
          <w:rFonts w:ascii="Times New Roman" w:hAnsi="Times New Roman" w:cs="Times New Roman"/>
          <w:sz w:val="24"/>
          <w:lang w:val="en-US"/>
        </w:rPr>
        <w:t>. This approach enabled the integration of the CAGE</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an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sets to annotate TS</w:t>
      </w:r>
      <w:r w:rsidR="009854A0" w:rsidRPr="00E24243">
        <w:rPr>
          <w:rFonts w:ascii="Times New Roman" w:hAnsi="Times New Roman" w:cs="Times New Roman"/>
          <w:sz w:val="24"/>
          <w:lang w:val="en-US"/>
        </w:rPr>
        <w:t xml:space="preserve">Ss. </w:t>
      </w:r>
      <w:r w:rsidRPr="00E24243">
        <w:rPr>
          <w:rFonts w:ascii="Times New Roman" w:hAnsi="Times New Roman" w:cs="Times New Roman"/>
          <w:sz w:val="24"/>
          <w:lang w:val="en-US"/>
        </w:rPr>
        <w:t>To annotate transcripts, we paired the refined TSS peaks with TESs,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Each transcript required strict criteria for annotation:</w:t>
      </w:r>
    </w:p>
    <w:p w14:paraId="776D9AC9" w14:textId="7D3D567D" w:rsidR="0048108F" w:rsidRPr="00E24243" w:rsidRDefault="007E5726" w:rsidP="009854A0">
      <w:pPr>
        <w:spacing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     </w:t>
      </w:r>
      <w:r w:rsidR="0075410E" w:rsidRPr="00E24243">
        <w:rPr>
          <w:rFonts w:ascii="Times New Roman" w:hAnsi="Times New Roman" w:cs="Times New Roman"/>
          <w:sz w:val="24"/>
          <w:lang w:val="en-US"/>
        </w:rPr>
        <w:t>(1)</w:t>
      </w:r>
      <w:r w:rsidR="0048108F" w:rsidRPr="00E24243">
        <w:rPr>
          <w:rFonts w:ascii="Times New Roman" w:hAnsi="Times New Roman" w:cs="Times New Roman"/>
          <w:sz w:val="24"/>
          <w:lang w:val="en-US"/>
        </w:rPr>
        <w:t xml:space="preserve"> At least three dcDNA-Seq reads sharing the same TSS and TES coordinates,</w:t>
      </w:r>
    </w:p>
    <w:p w14:paraId="42D817F7" w14:textId="725E2B32" w:rsidR="0048108F" w:rsidRPr="00E24243" w:rsidRDefault="007E5726" w:rsidP="009854A0">
      <w:pPr>
        <w:spacing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     </w:t>
      </w:r>
      <w:r w:rsidR="0075410E" w:rsidRPr="00E24243">
        <w:rPr>
          <w:rFonts w:ascii="Times New Roman" w:hAnsi="Times New Roman" w:cs="Times New Roman"/>
          <w:sz w:val="24"/>
          <w:lang w:val="en-US"/>
        </w:rPr>
        <w:t>(2)</w:t>
      </w:r>
      <w:r w:rsidR="005D2A92" w:rsidRPr="00E24243">
        <w:rPr>
          <w:rFonts w:ascii="Times New Roman" w:hAnsi="Times New Roman" w:cs="Times New Roman"/>
          <w:sz w:val="24"/>
          <w:lang w:val="en-US"/>
        </w:rPr>
        <w:t xml:space="preserve"> The p</w:t>
      </w:r>
      <w:r w:rsidR="00856119" w:rsidRPr="00E24243">
        <w:rPr>
          <w:rFonts w:ascii="Times New Roman" w:hAnsi="Times New Roman" w:cs="Times New Roman"/>
          <w:sz w:val="24"/>
          <w:lang w:val="en-US"/>
        </w:rPr>
        <w:t>resence of correct 5′-</w:t>
      </w:r>
      <w:r w:rsidR="0048108F" w:rsidRPr="00E24243">
        <w:rPr>
          <w:rFonts w:ascii="Times New Roman" w:hAnsi="Times New Roman" w:cs="Times New Roman"/>
          <w:sz w:val="24"/>
          <w:lang w:val="en-US"/>
        </w:rPr>
        <w:t>adapter sequences,</w:t>
      </w:r>
    </w:p>
    <w:p w14:paraId="771C3DD0" w14:textId="027C7268" w:rsidR="0048108F" w:rsidRPr="00E24243" w:rsidRDefault="007E5726"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     </w:t>
      </w:r>
      <w:r w:rsidR="0075410E" w:rsidRPr="00E24243">
        <w:rPr>
          <w:rFonts w:ascii="Times New Roman" w:hAnsi="Times New Roman" w:cs="Times New Roman"/>
          <w:sz w:val="24"/>
          <w:lang w:val="en-US"/>
        </w:rPr>
        <w:t>(3)</w:t>
      </w:r>
      <w:r w:rsidR="0048108F" w:rsidRPr="00E24243">
        <w:rPr>
          <w:rFonts w:ascii="Times New Roman" w:hAnsi="Times New Roman" w:cs="Times New Roman"/>
          <w:sz w:val="24"/>
          <w:lang w:val="en-US"/>
        </w:rPr>
        <w:t xml:space="preserve"> Alignment with CAGE-Seq–derived TSS clusters and previously validated TESs.</w:t>
      </w:r>
    </w:p>
    <w:p w14:paraId="66EFB5DA" w14:textId="480E59A3" w:rsidR="0048108F" w:rsidRPr="00E24243"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Validated transcripts were classified based on their structural and functional features, including coding capacity (e.g., putative mRNAs, non-coding RNAs), </w:t>
      </w:r>
      <w:r w:rsidR="003E4C1C" w:rsidRPr="00E24243">
        <w:rPr>
          <w:rFonts w:ascii="Times New Roman" w:hAnsi="Times New Roman" w:cs="Times New Roman"/>
          <w:sz w:val="24"/>
          <w:lang w:val="en-US"/>
        </w:rPr>
        <w:t>monocistronic or multicistronic</w:t>
      </w:r>
      <w:r w:rsidRPr="00E24243">
        <w:rPr>
          <w:rFonts w:ascii="Times New Roman" w:hAnsi="Times New Roman" w:cs="Times New Roman"/>
          <w:sz w:val="24"/>
          <w:lang w:val="en-US"/>
        </w:rPr>
        <w:t xml:space="preserve">, and variations in untranslated regions (e.g., </w:t>
      </w:r>
      <w:r w:rsidR="00FC2B0F" w:rsidRPr="00E24243">
        <w:rPr>
          <w:rFonts w:ascii="Times New Roman" w:hAnsi="Times New Roman" w:cs="Times New Roman"/>
          <w:sz w:val="24"/>
          <w:lang w:val="en-US"/>
        </w:rPr>
        <w:t>shortened</w:t>
      </w:r>
      <w:r w:rsidRPr="00E24243">
        <w:rPr>
          <w:rFonts w:ascii="Times New Roman" w:hAnsi="Times New Roman" w:cs="Times New Roman"/>
          <w:sz w:val="24"/>
          <w:lang w:val="en-US"/>
        </w:rPr>
        <w:t xml:space="preserve"> or extended isoforms).</w:t>
      </w:r>
      <w:r w:rsidR="004C3A67"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We further evaluated our previous dRNA</w:t>
      </w:r>
      <w:r w:rsidR="00D94003"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 which were confirmed by the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ta exhibiting significantly higher read counts.</w:t>
      </w:r>
    </w:p>
    <w:p w14:paraId="5AD850BC" w14:textId="16EEF3FD" w:rsidR="00E67890" w:rsidRPr="00E24243" w:rsidRDefault="00DE4AF8" w:rsidP="008814E3">
      <w:pPr>
        <w:spacing w:after="120" w:line="240" w:lineRule="auto"/>
        <w:jc w:val="both"/>
        <w:rPr>
          <w:rFonts w:ascii="Times New Roman" w:hAnsi="Times New Roman" w:cs="Times New Roman"/>
          <w:i/>
          <w:sz w:val="24"/>
          <w:szCs w:val="24"/>
          <w:lang w:val="en-US" w:eastAsia="zh-CN"/>
        </w:rPr>
      </w:pPr>
      <w:r w:rsidRPr="00E24243">
        <w:rPr>
          <w:rFonts w:ascii="Times New Roman" w:hAnsi="Times New Roman" w:cs="Times New Roman"/>
          <w:i/>
          <w:sz w:val="24"/>
          <w:szCs w:val="24"/>
          <w:lang w:val="en-US" w:eastAsia="zh-CN"/>
        </w:rPr>
        <w:t xml:space="preserve">Filtering </w:t>
      </w:r>
      <w:r w:rsidR="00B013BE"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t</w:t>
      </w:r>
      <w:r w:rsidR="00E67890" w:rsidRPr="00E24243">
        <w:rPr>
          <w:rFonts w:ascii="Times New Roman" w:hAnsi="Times New Roman" w:cs="Times New Roman"/>
          <w:i/>
          <w:sz w:val="24"/>
          <w:szCs w:val="24"/>
          <w:lang w:val="en-US" w:eastAsia="zh-CN"/>
        </w:rPr>
        <w:t>runcated ORF-carrying</w:t>
      </w:r>
      <w:r w:rsidR="00B34793" w:rsidRPr="00E24243">
        <w:rPr>
          <w:rFonts w:ascii="Times New Roman" w:hAnsi="Times New Roman" w:cs="Times New Roman"/>
          <w:i/>
          <w:sz w:val="24"/>
          <w:szCs w:val="24"/>
          <w:lang w:val="en-US" w:eastAsia="zh-CN"/>
        </w:rPr>
        <w:t xml:space="preserve"> transcripts</w:t>
      </w:r>
    </w:p>
    <w:p w14:paraId="54167748" w14:textId="1FDFEF29" w:rsidR="006103B0" w:rsidRPr="00E24243" w:rsidRDefault="005354B0"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further filter TSS transcripts 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0851E313" w14:textId="634473AC" w:rsidR="001C3F36" w:rsidRPr="00E24243" w:rsidRDefault="00CB5C3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lang w:val="en-US"/>
        </w:rPr>
        <w:t>Transcript c</w:t>
      </w:r>
      <w:r w:rsidR="001C3F36" w:rsidRPr="00E24243">
        <w:rPr>
          <w:rFonts w:ascii="Times New Roman" w:hAnsi="Times New Roman" w:cs="Times New Roman"/>
          <w:i/>
          <w:sz w:val="24"/>
          <w:lang w:val="en-US"/>
        </w:rPr>
        <w:t>lassification</w:t>
      </w:r>
    </w:p>
    <w:p w14:paraId="4F10D318" w14:textId="77777777" w:rsidR="006103B0" w:rsidRPr="00E24243" w:rsidRDefault="006103B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Transcript isoforms were classified into several groups based on differences in their TSS, TES, and ORF composition compared to the canonical transcript.</w:t>
      </w:r>
    </w:p>
    <w:p w14:paraId="258F925B" w14:textId="4604CF46" w:rsidR="00934177" w:rsidRPr="00E24243" w:rsidRDefault="007D0807" w:rsidP="007E5726">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w:t>
      </w:r>
      <w:r w:rsidR="00934177" w:rsidRPr="00E24243">
        <w:rPr>
          <w:rFonts w:ascii="Times New Roman" w:hAnsi="Times New Roman" w:cs="Times New Roman"/>
          <w:sz w:val="24"/>
          <w:lang w:val="en-US"/>
        </w:rPr>
        <w:t xml:space="preserve">hese transcripts contain a </w:t>
      </w:r>
      <w:r w:rsidR="00625CFA" w:rsidRPr="00E24243">
        <w:rPr>
          <w:rFonts w:ascii="Times New Roman" w:hAnsi="Times New Roman" w:cs="Times New Roman"/>
          <w:sz w:val="24"/>
          <w:lang w:val="en-US"/>
        </w:rPr>
        <w:t xml:space="preserve">5′-truncated </w:t>
      </w:r>
      <w:r w:rsidR="00934177" w:rsidRPr="00E24243">
        <w:rPr>
          <w:rFonts w:ascii="Times New Roman" w:hAnsi="Times New Roman" w:cs="Times New Roman"/>
          <w:sz w:val="24"/>
          <w:lang w:val="en-US"/>
        </w:rPr>
        <w:t>ORF with an in-frame ATG and share a 3′-coterminus with the canonical ORF of the given gene.</w:t>
      </w:r>
    </w:p>
    <w:p w14:paraId="2D8C624A" w14:textId="7F38EBE7" w:rsidR="001C3F36" w:rsidRPr="00E24243" w:rsidRDefault="001C3F36" w:rsidP="00934177">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w:t>
      </w:r>
      <w:r w:rsidR="009777AF" w:rsidRPr="00E24243">
        <w:rPr>
          <w:rFonts w:ascii="Times New Roman" w:hAnsi="Times New Roman" w:cs="Times New Roman"/>
          <w:sz w:val="24"/>
          <w:lang w:val="en-US"/>
        </w:rPr>
        <w:t>: t</w:t>
      </w:r>
      <w:r w:rsidR="00AD1B62" w:rsidRPr="00E24243">
        <w:rPr>
          <w:rFonts w:ascii="Times New Roman" w:hAnsi="Times New Roman" w:cs="Times New Roman"/>
          <w:sz w:val="24"/>
          <w:lang w:val="en-US"/>
        </w:rPr>
        <w:t>ranscripts that lack ORFs.</w:t>
      </w:r>
    </w:p>
    <w:p w14:paraId="1F35F846" w14:textId="761415C1" w:rsidR="001C3F36" w:rsidRPr="00E24243" w:rsidRDefault="00EB2CA3" w:rsidP="004F64F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w:t>
      </w:r>
      <w:r w:rsidR="009777AF" w:rsidRPr="00E24243">
        <w:rPr>
          <w:rFonts w:ascii="Times New Roman" w:hAnsi="Times New Roman" w:cs="Times New Roman"/>
          <w:sz w:val="24"/>
          <w:lang w:val="en-US"/>
        </w:rPr>
        <w:t xml:space="preserve">UTR isoforms: </w:t>
      </w:r>
      <w:r w:rsidR="007D0807" w:rsidRPr="00E24243">
        <w:rPr>
          <w:rFonts w:ascii="Times New Roman" w:hAnsi="Times New Roman" w:cs="Times New Roman"/>
          <w:sz w:val="24"/>
          <w:lang w:val="en-US"/>
        </w:rPr>
        <w:t>t</w:t>
      </w:r>
      <w:r w:rsidR="004F64FE" w:rsidRPr="00E24243">
        <w:rPr>
          <w:rFonts w:ascii="Times New Roman" w:hAnsi="Times New Roman" w:cs="Times New Roman"/>
          <w:sz w:val="24"/>
          <w:lang w:val="en-US"/>
        </w:rPr>
        <w:t>hese can be mono- or polycistronic, containing the same ORF as the canonical transcript but diff</w:t>
      </w:r>
      <w:r w:rsidR="000706D7" w:rsidRPr="00E24243">
        <w:rPr>
          <w:rFonts w:ascii="Times New Roman" w:hAnsi="Times New Roman" w:cs="Times New Roman"/>
          <w:sz w:val="24"/>
          <w:lang w:val="en-US"/>
        </w:rPr>
        <w:t>ering in the length of their 5′-</w:t>
      </w:r>
      <w:r w:rsidR="004F64FE" w:rsidRPr="00E24243">
        <w:rPr>
          <w:rFonts w:ascii="Times New Roman" w:hAnsi="Times New Roman" w:cs="Times New Roman"/>
          <w:sz w:val="24"/>
          <w:lang w:val="en-US"/>
        </w:rPr>
        <w:t>untranslated regions (UTRs).</w:t>
      </w:r>
    </w:p>
    <w:p w14:paraId="7A9C1826" w14:textId="5468FB93" w:rsidR="001C3F36" w:rsidRPr="00E24243" w:rsidRDefault="009777AF" w:rsidP="00D26FC9">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w:t>
      </w:r>
      <w:r w:rsidR="007C5984" w:rsidRPr="00E24243">
        <w:rPr>
          <w:rFonts w:ascii="Times New Roman" w:hAnsi="Times New Roman" w:cs="Times New Roman"/>
          <w:sz w:val="24"/>
          <w:lang w:val="en-US"/>
        </w:rPr>
        <w:t>ntisense</w:t>
      </w:r>
      <w:r w:rsidRPr="00E24243">
        <w:rPr>
          <w:rFonts w:ascii="Times New Roman" w:hAnsi="Times New Roman" w:cs="Times New Roman"/>
          <w:sz w:val="24"/>
          <w:lang w:val="en-US"/>
        </w:rPr>
        <w:t xml:space="preserve"> </w:t>
      </w:r>
      <w:r w:rsidR="0053518C" w:rsidRPr="00E24243">
        <w:rPr>
          <w:rFonts w:ascii="Times New Roman" w:hAnsi="Times New Roman" w:cs="Times New Roman"/>
          <w:sz w:val="24"/>
          <w:lang w:val="en-US"/>
        </w:rPr>
        <w:t>RNAs</w:t>
      </w:r>
      <w:r w:rsidRPr="00E24243">
        <w:rPr>
          <w:rFonts w:ascii="Times New Roman" w:hAnsi="Times New Roman" w:cs="Times New Roman"/>
          <w:sz w:val="24"/>
          <w:lang w:val="en-US"/>
        </w:rPr>
        <w:t xml:space="preserve">: </w:t>
      </w:r>
      <w:r w:rsidR="00D26FC9" w:rsidRPr="00E24243">
        <w:rPr>
          <w:rFonts w:ascii="Times New Roman" w:hAnsi="Times New Roman" w:cs="Times New Roman"/>
          <w:sz w:val="24"/>
          <w:lang w:val="en-US"/>
        </w:rPr>
        <w:t xml:space="preserve">transcripts that are complementary to and transcribed in the opposite direction of </w:t>
      </w:r>
      <w:r w:rsidR="002C0ED8" w:rsidRPr="00E24243">
        <w:rPr>
          <w:rFonts w:ascii="Times New Roman" w:hAnsi="Times New Roman" w:cs="Times New Roman"/>
          <w:sz w:val="24"/>
          <w:lang w:val="en-US"/>
        </w:rPr>
        <w:t xml:space="preserve">the </w:t>
      </w:r>
      <w:r w:rsidR="00D26FC9" w:rsidRPr="00E24243">
        <w:rPr>
          <w:rFonts w:ascii="Times New Roman" w:hAnsi="Times New Roman" w:cs="Times New Roman"/>
          <w:sz w:val="24"/>
          <w:lang w:val="en-US"/>
        </w:rPr>
        <w:t>genes</w:t>
      </w:r>
      <w:r w:rsidR="001C3F36" w:rsidRPr="00E24243">
        <w:rPr>
          <w:rFonts w:ascii="Times New Roman" w:hAnsi="Times New Roman" w:cs="Times New Roman"/>
          <w:sz w:val="24"/>
          <w:lang w:val="en-US"/>
        </w:rPr>
        <w:t>.</w:t>
      </w:r>
    </w:p>
    <w:p w14:paraId="18B86665" w14:textId="38F4A4A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c</w:t>
      </w:r>
      <w:r w:rsidRPr="00E24243">
        <w:rPr>
          <w:rFonts w:ascii="Times New Roman" w:hAnsi="Times New Roman" w:cs="Times New Roman"/>
          <w:i/>
          <w:sz w:val="24"/>
          <w:lang w:val="en-US"/>
        </w:rPr>
        <w:t xml:space="preserve">lustering of </w:t>
      </w:r>
      <w:r w:rsidR="00CB5C3F" w:rsidRPr="00E24243">
        <w:rPr>
          <w:rFonts w:ascii="Times New Roman" w:hAnsi="Times New Roman" w:cs="Times New Roman"/>
          <w:i/>
          <w:sz w:val="24"/>
          <w:lang w:val="en-US"/>
        </w:rPr>
        <w:t>g</w:t>
      </w:r>
      <w:r w:rsidRPr="00E24243">
        <w:rPr>
          <w:rFonts w:ascii="Times New Roman" w:hAnsi="Times New Roman" w:cs="Times New Roman"/>
          <w:i/>
          <w:sz w:val="24"/>
          <w:lang w:val="en-US"/>
        </w:rPr>
        <w:t xml:space="preserve">enes </w:t>
      </w:r>
      <w:r w:rsidR="00980810" w:rsidRPr="00E24243">
        <w:rPr>
          <w:rFonts w:ascii="Times New Roman" w:hAnsi="Times New Roman" w:cs="Times New Roman"/>
          <w:i/>
          <w:sz w:val="24"/>
          <w:lang w:val="en-US"/>
        </w:rPr>
        <w:t>by</w:t>
      </w:r>
      <w:r w:rsidRPr="00E24243">
        <w:rPr>
          <w:rFonts w:ascii="Times New Roman" w:hAnsi="Times New Roman" w:cs="Times New Roman"/>
          <w:i/>
          <w:sz w:val="24"/>
          <w:lang w:val="en-US"/>
        </w:rPr>
        <w:t xml:space="preserve"> </w:t>
      </w:r>
      <w:r w:rsidR="00CB5C3F" w:rsidRPr="00E24243">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CB5C3F" w:rsidRPr="00E24243">
        <w:rPr>
          <w:rFonts w:ascii="Times New Roman" w:hAnsi="Times New Roman" w:cs="Times New Roman"/>
          <w:i/>
          <w:sz w:val="24"/>
          <w:lang w:val="en-US"/>
        </w:rPr>
        <w:t>e</w:t>
      </w:r>
      <w:r w:rsidR="00980810" w:rsidRPr="00E24243">
        <w:rPr>
          <w:rFonts w:ascii="Times New Roman" w:hAnsi="Times New Roman" w:cs="Times New Roman"/>
          <w:i/>
          <w:sz w:val="24"/>
          <w:lang w:val="en-US"/>
        </w:rPr>
        <w:t xml:space="preserve">xpression </w:t>
      </w:r>
      <w:r w:rsidR="00CB5C3F" w:rsidRPr="00E24243">
        <w:rPr>
          <w:rFonts w:ascii="Times New Roman" w:hAnsi="Times New Roman" w:cs="Times New Roman"/>
          <w:i/>
          <w:sz w:val="24"/>
          <w:lang w:val="en-US"/>
        </w:rPr>
        <w:t>p</w:t>
      </w:r>
      <w:r w:rsidR="00980810" w:rsidRPr="00E24243">
        <w:rPr>
          <w:rFonts w:ascii="Times New Roman" w:hAnsi="Times New Roman" w:cs="Times New Roman"/>
          <w:i/>
          <w:sz w:val="24"/>
          <w:lang w:val="en-US"/>
        </w:rPr>
        <w:t>atterns</w:t>
      </w:r>
    </w:p>
    <w:p w14:paraId="221645C6" w14:textId="001D85BC" w:rsidR="00640E3D" w:rsidRPr="00E24243"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normalized gene expression data. 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ends overlapped with the canonical TES. For gene clustering, only reads fulfilling both criteria were included. Hierarchical clustering was conducted using the pvclust R package [</w:t>
      </w:r>
      <w:r w:rsidRPr="00E24243">
        <w:rPr>
          <w:rFonts w:ascii="Times New Roman" w:hAnsi="Times New Roman" w:cs="Times New Roman"/>
          <w:sz w:val="24"/>
          <w:szCs w:val="24"/>
          <w:lang w:val="en-US" w:eastAsia="zh-CN"/>
        </w:rPr>
        <w:t>39</w:t>
      </w:r>
      <w:r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Genes with similar temporal expression formed larger clusters, while those with unique kinetic patterns grouped independently. </w:t>
      </w:r>
    </w:p>
    <w:p w14:paraId="19CD6444" w14:textId="77777777" w:rsidR="00114362" w:rsidRPr="00E24243" w:rsidRDefault="00114362" w:rsidP="008814E3">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02A90932"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 xml:space="preserve">dcDNA-Seq on the ONT MinION platform and </w:t>
      </w:r>
      <w:r w:rsidR="00DD0795" w:rsidRPr="00E24243">
        <w:rPr>
          <w:rFonts w:ascii="Times New Roman" w:hAnsi="Times New Roman" w:cs="Times New Roman"/>
          <w:sz w:val="24"/>
          <w:lang w:val="en-US"/>
        </w:rPr>
        <w:t xml:space="preserve">complementing it with </w:t>
      </w:r>
      <w:r w:rsidR="00AA4D79"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on the Illumina MiSeq platform.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3EE2ADD5" w14:textId="15A4376F" w:rsidR="00FB1DCC" w:rsidRPr="00E24243"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r w:rsidR="00D751FF" w:rsidRPr="00E24243">
        <w:rPr>
          <w:rFonts w:ascii="Times New Roman" w:hAnsi="Times New Roman" w:cs="Times New Roman"/>
          <w:sz w:val="24"/>
          <w:lang w:val="en-US"/>
        </w:rPr>
        <w:t xml:space="preserve">Our findings reinforced that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00F51B9E"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00F51B9E"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00F51B9E"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EB74EDE"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Among the examined transcripts, 251 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47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51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4D39EEB2" w14:textId="08C00ED0"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4286F622" w14:textId="65894D62" w:rsidR="004C55C6" w:rsidRPr="00E24243" w:rsidRDefault="00045469" w:rsidP="004C55C6">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ar the replication origins (Oris)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CTO-S, located near the Ori-L has only been described </w:t>
      </w:r>
      <w:r w:rsidR="00AC64DA" w:rsidRPr="00E24243">
        <w:rPr>
          <w:rFonts w:ascii="Times New Roman" w:hAnsi="Times New Roman" w:cs="Times New Roman"/>
          <w:sz w:val="24"/>
          <w:lang w:val="en-US"/>
        </w:rPr>
        <w:lastRenderedPageBreak/>
        <w:t>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bookmarkStart w:id="2" w:name="_GoBack"/>
      <w:r w:rsidR="00627D8A" w:rsidRPr="00627D8A">
        <w:rPr>
          <w:rFonts w:ascii="Times New Roman" w:hAnsi="Times New Roman" w:cs="Times New Roman"/>
          <w:color w:val="0070C0"/>
          <w:sz w:val="24"/>
          <w:lang w:val="en-US"/>
        </w:rPr>
        <w:t>NOIR</w:t>
      </w:r>
      <w:bookmarkEnd w:id="2"/>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p>
    <w:p w14:paraId="5DC75B27" w14:textId="77777777" w:rsidR="00F3326F" w:rsidRPr="00E24243" w:rsidRDefault="00F3326F" w:rsidP="008814E3">
      <w:pPr>
        <w:spacing w:after="120" w:line="240" w:lineRule="auto"/>
        <w:jc w:val="both"/>
        <w:rPr>
          <w:rFonts w:ascii="Times New Roman" w:hAnsi="Times New Roman" w:cs="Times New Roman"/>
          <w:sz w:val="24"/>
          <w:lang w:val="en-US"/>
        </w:rPr>
      </w:pP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1CE6FC05" w14:textId="1C69AACD" w:rsidR="001C33C7" w:rsidRPr="00E24243" w:rsidRDefault="00EC4F5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2</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p>
    <w:p w14:paraId="50EC2E05" w14:textId="63960FDA" w:rsidR="005A14D3" w:rsidRPr="00E24243" w:rsidRDefault="008B671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further clarify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are </w:t>
      </w:r>
      <w:r w:rsidR="00665429" w:rsidRPr="00E24243">
        <w:rPr>
          <w:rFonts w:ascii="Times New Roman" w:hAnsi="Times New Roman" w:cs="Times New Roman"/>
          <w:sz w:val="24"/>
          <w:lang w:val="en-US"/>
        </w:rPr>
        <w:t>presented</w:t>
      </w:r>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3</w:t>
      </w:r>
      <w:r w:rsidR="00665429" w:rsidRPr="00E24243">
        <w:rPr>
          <w:rFonts w:ascii="Times New Roman" w:hAnsi="Times New Roman" w:cs="Times New Roman"/>
          <w:sz w:val="24"/>
          <w:lang w:val="en-US"/>
        </w:rPr>
        <w:t xml:space="preserve">, while those </w:t>
      </w:r>
      <w:r w:rsidR="009B71D3" w:rsidRPr="00E24243">
        <w:rPr>
          <w:rFonts w:ascii="Times New Roman" w:hAnsi="Times New Roman" w:cs="Times New Roman"/>
          <w:sz w:val="24"/>
          <w:lang w:val="en-US"/>
        </w:rPr>
        <w:t xml:space="preserve">grouped </w:t>
      </w:r>
      <w:r w:rsidR="00665429" w:rsidRPr="00E24243">
        <w:rPr>
          <w:rFonts w:ascii="Times New Roman" w:hAnsi="Times New Roman" w:cs="Times New Roman"/>
          <w:sz w:val="24"/>
          <w:lang w:val="en-US"/>
        </w:rPr>
        <w:t>by</w:t>
      </w:r>
      <w:r w:rsidR="009B71D3" w:rsidRPr="00E24243">
        <w:rPr>
          <w:rFonts w:ascii="Times New Roman" w:hAnsi="Times New Roman" w:cs="Times New Roman"/>
          <w:sz w:val="24"/>
          <w:lang w:val="en-US"/>
        </w:rPr>
        <w:t xml:space="preserve"> traditional kinetic clusters </w:t>
      </w:r>
      <w:r w:rsidR="00665429" w:rsidRPr="00E24243">
        <w:rPr>
          <w:rFonts w:ascii="Times New Roman" w:hAnsi="Times New Roman" w:cs="Times New Roman"/>
          <w:sz w:val="24"/>
          <w:lang w:val="en-US"/>
        </w:rPr>
        <w:t xml:space="preserve">are shown </w:t>
      </w:r>
      <w:r w:rsidR="009B71D3" w:rsidRPr="00E24243">
        <w:rPr>
          <w:rFonts w:ascii="Times New Roman" w:hAnsi="Times New Roman" w:cs="Times New Roman"/>
          <w:sz w:val="24"/>
          <w:lang w:val="en-US"/>
        </w:rPr>
        <w:t xml:space="preserve">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4</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lastRenderedPageBreak/>
        <w:t>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24D07F7E"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5</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20C29460"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Supplementary Figures S6 and S7</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74327B97"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w:t>
      </w:r>
      <w:r w:rsidR="00583A36" w:rsidRPr="00E24243">
        <w:rPr>
          <w:rFonts w:ascii="Times New Roman" w:hAnsi="Times New Roman" w:cs="Times New Roman"/>
          <w:sz w:val="24"/>
          <w:lang w:val="en-US"/>
        </w:rPr>
        <w:lastRenderedPageBreak/>
        <w:t xml:space="preserve">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Supplementary Figure S8</w:t>
      </w:r>
      <w:r w:rsidR="0044439E" w:rsidRPr="00E24243">
        <w:rPr>
          <w:rFonts w:ascii="Times New Roman" w:hAnsi="Times New Roman" w:cs="Times New Roman"/>
          <w:b/>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lastRenderedPageBreak/>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60E5BF21"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Supplementary Figure S8</w:t>
      </w:r>
      <w:r w:rsidR="005B3AD0" w:rsidRPr="00E24243">
        <w:rPr>
          <w:rFonts w:ascii="Times New Roman" w:hAnsi="Times New Roman" w:cs="Times New Roman"/>
          <w:b/>
          <w:sz w:val="24"/>
          <w:lang w:val="en-US"/>
        </w:rPr>
        <w:t>D</w:t>
      </w:r>
      <w:r w:rsidR="005B3AD0" w:rsidRPr="00E24243">
        <w:rPr>
          <w:rFonts w:ascii="Times New Roman" w:hAnsi="Times New Roman" w:cs="Times New Roman"/>
          <w:sz w:val="24"/>
          <w:lang w:val="en-US"/>
        </w:rPr>
        <w:t xml:space="preserve">). </w:t>
      </w:r>
    </w:p>
    <w:p w14:paraId="21A9C591" w14:textId="1EBE3E03"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Supplementary Figure S9</w:t>
      </w:r>
      <w:r w:rsidRPr="00E24243">
        <w:rPr>
          <w:rFonts w:ascii="Times New Roman" w:hAnsi="Times New Roman" w:cs="Times New Roman"/>
          <w:sz w:val="24"/>
          <w:lang w:val="en-US"/>
        </w:rPr>
        <w:t xml:space="preserve"> 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5EACE216"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and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6C401EB9"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29F3827E"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In ORF44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5D960BB"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Supplementary Figure S10</w:t>
      </w:r>
      <w:r w:rsidR="002C1DB9" w:rsidRPr="00E24243">
        <w:rPr>
          <w:rFonts w:ascii="Times New Roman" w:hAnsi="Times New Roman" w:cs="Times New Roman"/>
          <w:b/>
          <w:sz w:val="24"/>
          <w:lang w:val="en-US"/>
        </w:rPr>
        <w:t>D</w:t>
      </w:r>
      <w:r w:rsidR="002C1DB9" w:rsidRPr="00E24243">
        <w:rPr>
          <w:rFonts w:ascii="Times New Roman" w:hAnsi="Times New Roman" w:cs="Times New Roman"/>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ics of transcriptional isoform switching in selected g</w:t>
      </w:r>
      <w:r w:rsidR="00E84171" w:rsidRPr="00E24243">
        <w:rPr>
          <w:rFonts w:ascii="Times New Roman" w:hAnsi="Times New Roman" w:cs="Times New Roman"/>
          <w:b/>
          <w:sz w:val="24"/>
          <w:lang w:val="en-US"/>
        </w:rPr>
        <w:t>enes</w:t>
      </w:r>
    </w:p>
    <w:p w14:paraId="72628E12" w14:textId="463C0A40"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w:t>
      </w:r>
      <w:r w:rsidR="00CC5D58" w:rsidRPr="00E24243">
        <w:rPr>
          <w:rFonts w:ascii="Times New Roman" w:hAnsi="Times New Roman" w:cs="Times New Roman"/>
          <w:sz w:val="24"/>
          <w:szCs w:val="24"/>
          <w:lang w:val="en-US"/>
        </w:rPr>
        <w:lastRenderedPageBreak/>
        <w:t xml:space="preserve">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Supplementary Figure S10</w:t>
      </w:r>
      <w:r w:rsidRPr="00E24243">
        <w:rPr>
          <w:rFonts w:ascii="Times New Roman" w:hAnsi="Times New Roman" w:cs="Times New Roman"/>
          <w:b/>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Supplementary Figure S10</w:t>
      </w:r>
      <w:r w:rsidR="00CC5D58" w:rsidRPr="00E24243">
        <w:rPr>
          <w:rFonts w:ascii="Times New Roman" w:hAnsi="Times New Roman" w:cs="Times New Roman"/>
          <w:b/>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E24243">
        <w:rPr>
          <w:rFonts w:ascii="Times New Roman" w:hAnsi="Times New Roman" w:cs="Times New Roman"/>
          <w:b/>
          <w:sz w:val="24"/>
          <w:szCs w:val="24"/>
          <w:lang w:val="en-US"/>
        </w:rPr>
        <w:t>S10</w:t>
      </w:r>
      <w:r w:rsidR="00CC5D58" w:rsidRPr="00E24243">
        <w:rPr>
          <w:rFonts w:ascii="Times New Roman" w:hAnsi="Times New Roman" w:cs="Times New Roman"/>
          <w:b/>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5F38C31D"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Pr="00E24243">
        <w:rPr>
          <w:rFonts w:ascii="Times New Roman" w:hAnsi="Times New Roman" w:cs="Times New Roman"/>
          <w:b/>
          <w:sz w:val="24"/>
          <w:lang w:val="en-US"/>
        </w:rPr>
        <w:t>Figure 7</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lastRenderedPageBreak/>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w:t>
      </w:r>
      <w:r w:rsidRPr="00E24243">
        <w:rPr>
          <w:lang w:val="en-US"/>
        </w:rPr>
        <w:lastRenderedPageBreak/>
        <w:t>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19"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lastRenderedPageBreak/>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w:t>
      </w:r>
      <w:r w:rsidRPr="001A12EC">
        <w:rPr>
          <w:rFonts w:ascii="Times New Roman" w:hAnsi="Times New Roman" w:cs="Times New Roman"/>
          <w:sz w:val="24"/>
          <w:lang w:val="en-US"/>
        </w:rPr>
        <w:t>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w:t>
      </w:r>
      <w:r w:rsidR="002E4D90" w:rsidRPr="002E4D90">
        <w:rPr>
          <w:rFonts w:ascii="Times New Roman" w:hAnsi="Times New Roman" w:cs="Times New Roman"/>
          <w:color w:val="0070C0"/>
          <w:sz w:val="24"/>
          <w:lang w:val="en-US"/>
        </w:rPr>
        <w:t>nucleotides</w:t>
      </w:r>
      <w:r w:rsidR="001D1AE3"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w:t>
      </w:r>
      <w:r w:rsidRPr="001A12EC">
        <w:rPr>
          <w:rFonts w:ascii="Times New Roman" w:hAnsi="Times New Roman" w:cs="Times New Roman"/>
          <w:sz w:val="24"/>
          <w:lang w:val="en-US"/>
        </w:rPr>
        <w:lastRenderedPageBreak/>
        <w:t xml:space="preserve">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12B0F562" w14:textId="27D68EC3" w:rsidR="0034144A" w:rsidRPr="001A12EC" w:rsidRDefault="0034144A" w:rsidP="0034144A">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7. Dynamics of transcriptional overlaps</w:t>
      </w:r>
    </w:p>
    <w:p w14:paraId="4F370D79" w14:textId="166B00F6" w:rsidR="00837265" w:rsidRPr="001A12EC" w:rsidRDefault="00837265" w:rsidP="00837265">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2F06FED7" w14:textId="40B8A9D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lastRenderedPageBreak/>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2</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2B8CAA03" w:rsidR="003B32D9" w:rsidRPr="001A12EC" w:rsidRDefault="003B32D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p>
    <w:p w14:paraId="1380F208" w14:textId="02D7FECF" w:rsidR="001D1AE3" w:rsidRPr="001A12EC" w:rsidRDefault="001D1AE3"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3</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1636E9E5" w14:textId="0EE457E4"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53B7A911" w14:textId="4C3F22F6"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w:t>
      </w:r>
      <w:r w:rsidRPr="001A12EC">
        <w:rPr>
          <w:rFonts w:ascii="Times New Roman" w:hAnsi="Times New Roman" w:cs="Times New Roman"/>
          <w:sz w:val="24"/>
          <w:lang w:val="en-US"/>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0CC9719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5</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F95CEA9" w14:textId="21EB8050" w:rsidR="00541032" w:rsidRPr="001A12EC" w:rsidRDefault="00150D92"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p>
    <w:p w14:paraId="5D206714" w14:textId="47CCE00E"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6</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3F1F483A" w14:textId="229EE12C"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33778FC7"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7</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The mean values are represented as points, and standard deviations (SD) as lines, plotted on the y-axis as the ratio of </w:t>
      </w:r>
      <w:r w:rsidRPr="001A12EC">
        <w:rPr>
          <w:rFonts w:ascii="Times New Roman" w:hAnsi="Times New Roman" w:cs="Times New Roman"/>
          <w:sz w:val="24"/>
          <w:lang w:val="en-US"/>
        </w:rPr>
        <w:lastRenderedPageBreak/>
        <w:t>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495B7E3B"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8</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6DBDAC3"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9</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00696270"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10</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5324069F" w14:textId="4F8F14FF" w:rsidR="000277DC" w:rsidRPr="001A12EC" w:rsidRDefault="00F6383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0A5A93" w14:textId="77777777" w:rsidR="008D0FC3" w:rsidRDefault="008D0FC3" w:rsidP="000F791F">
      <w:pPr>
        <w:spacing w:line="240" w:lineRule="auto"/>
      </w:pPr>
      <w:r>
        <w:separator/>
      </w:r>
    </w:p>
  </w:endnote>
  <w:endnote w:type="continuationSeparator" w:id="0">
    <w:p w14:paraId="7E1A63FC" w14:textId="77777777" w:rsidR="008D0FC3" w:rsidRDefault="008D0FC3" w:rsidP="000F791F">
      <w:pPr>
        <w:spacing w:line="240" w:lineRule="auto"/>
      </w:pPr>
      <w:r>
        <w:continuationSeparator/>
      </w:r>
    </w:p>
  </w:endnote>
  <w:endnote w:type="continuationNotice" w:id="1">
    <w:p w14:paraId="5F3E9639" w14:textId="77777777" w:rsidR="008D0FC3" w:rsidRDefault="008D0F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60A1782E" w:rsidR="00C50E06" w:rsidRDefault="00C50E06">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627D8A" w:rsidRPr="00627D8A">
          <w:rPr>
            <w:rFonts w:ascii="Times New Roman" w:hAnsi="Times New Roman" w:cs="Times New Roman"/>
            <w:noProof/>
            <w:sz w:val="24"/>
            <w:szCs w:val="24"/>
            <w:lang w:val="hu-HU"/>
          </w:rPr>
          <w:t>21</w:t>
        </w:r>
        <w:r w:rsidRPr="00D741E1">
          <w:rPr>
            <w:rFonts w:ascii="Times New Roman" w:hAnsi="Times New Roman" w:cs="Times New Roman"/>
            <w:sz w:val="24"/>
            <w:szCs w:val="24"/>
          </w:rPr>
          <w:fldChar w:fldCharType="end"/>
        </w:r>
      </w:p>
    </w:sdtContent>
  </w:sdt>
  <w:p w14:paraId="6662982C" w14:textId="77777777" w:rsidR="00C50E06" w:rsidRDefault="00C50E06">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1D970" w14:textId="77777777" w:rsidR="008D0FC3" w:rsidRDefault="008D0FC3" w:rsidP="000F791F">
      <w:pPr>
        <w:spacing w:line="240" w:lineRule="auto"/>
      </w:pPr>
      <w:r>
        <w:separator/>
      </w:r>
    </w:p>
  </w:footnote>
  <w:footnote w:type="continuationSeparator" w:id="0">
    <w:p w14:paraId="383745A5" w14:textId="77777777" w:rsidR="008D0FC3" w:rsidRDefault="008D0FC3" w:rsidP="000F791F">
      <w:pPr>
        <w:spacing w:line="240" w:lineRule="auto"/>
      </w:pPr>
      <w:r>
        <w:continuationSeparator/>
      </w:r>
    </w:p>
  </w:footnote>
  <w:footnote w:type="continuationNotice" w:id="1">
    <w:p w14:paraId="79861ADD" w14:textId="77777777" w:rsidR="008D0FC3" w:rsidRDefault="008D0FC3">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1F56A2"/>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71C5"/>
    <w:rsid w:val="002C0ED8"/>
    <w:rsid w:val="002C1DB9"/>
    <w:rsid w:val="002C235A"/>
    <w:rsid w:val="002C3962"/>
    <w:rsid w:val="002C3E32"/>
    <w:rsid w:val="002C4421"/>
    <w:rsid w:val="002C4650"/>
    <w:rsid w:val="002C4ADA"/>
    <w:rsid w:val="002C69C4"/>
    <w:rsid w:val="002C7F94"/>
    <w:rsid w:val="002D1707"/>
    <w:rsid w:val="002D196A"/>
    <w:rsid w:val="002D2A4B"/>
    <w:rsid w:val="002D3598"/>
    <w:rsid w:val="002D35B0"/>
    <w:rsid w:val="002D664D"/>
    <w:rsid w:val="002D6E05"/>
    <w:rsid w:val="002E1AE4"/>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226A"/>
    <w:rsid w:val="003B32D9"/>
    <w:rsid w:val="003B33B2"/>
    <w:rsid w:val="003B3EE1"/>
    <w:rsid w:val="003B4760"/>
    <w:rsid w:val="003B52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400616"/>
    <w:rsid w:val="00400CCE"/>
    <w:rsid w:val="0040141A"/>
    <w:rsid w:val="00401D51"/>
    <w:rsid w:val="0040224D"/>
    <w:rsid w:val="00402C3C"/>
    <w:rsid w:val="00402CA6"/>
    <w:rsid w:val="00403226"/>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287C"/>
    <w:rsid w:val="005228EF"/>
    <w:rsid w:val="0052346A"/>
    <w:rsid w:val="005240F2"/>
    <w:rsid w:val="00524525"/>
    <w:rsid w:val="0052487C"/>
    <w:rsid w:val="00525681"/>
    <w:rsid w:val="00525D8F"/>
    <w:rsid w:val="00527164"/>
    <w:rsid w:val="00530218"/>
    <w:rsid w:val="005333F3"/>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870D7"/>
    <w:rsid w:val="00787260"/>
    <w:rsid w:val="00787979"/>
    <w:rsid w:val="00790EA2"/>
    <w:rsid w:val="007923CA"/>
    <w:rsid w:val="007926A3"/>
    <w:rsid w:val="007937A2"/>
    <w:rsid w:val="00793F71"/>
    <w:rsid w:val="0079491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F0D55"/>
    <w:rsid w:val="00AF6C47"/>
    <w:rsid w:val="00AF730D"/>
    <w:rsid w:val="00AF7B64"/>
    <w:rsid w:val="00B013BE"/>
    <w:rsid w:val="00B02173"/>
    <w:rsid w:val="00B04A2F"/>
    <w:rsid w:val="00B04E5F"/>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B93"/>
    <w:rsid w:val="00B61F34"/>
    <w:rsid w:val="00B628D5"/>
    <w:rsid w:val="00B62FCB"/>
    <w:rsid w:val="00B637B7"/>
    <w:rsid w:val="00B641CA"/>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310C"/>
    <w:rsid w:val="00CD3433"/>
    <w:rsid w:val="00CD4954"/>
    <w:rsid w:val="00CD498C"/>
    <w:rsid w:val="00CD4F53"/>
    <w:rsid w:val="00CD5B3B"/>
    <w:rsid w:val="00CD77CB"/>
    <w:rsid w:val="00CE0A57"/>
    <w:rsid w:val="00CE1BCE"/>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AB11E-B723-495E-85E3-59DAA7400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5</TotalTime>
  <Pages>24</Pages>
  <Words>28642</Words>
  <Characters>197633</Characters>
  <Application>Microsoft Office Word</Application>
  <DocSecurity>0</DocSecurity>
  <Lines>1646</Lines>
  <Paragraphs>45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u1</cp:lastModifiedBy>
  <cp:revision>496</cp:revision>
  <dcterms:created xsi:type="dcterms:W3CDTF">2024-12-20T09:35:00Z</dcterms:created>
  <dcterms:modified xsi:type="dcterms:W3CDTF">2025-01-2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